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0AC9425" w14:textId="77777777" w:rsidR="00FE709C" w:rsidRPr="00591A0B" w:rsidRDefault="00FE709C" w:rsidP="00C7790D">
      <w:pPr>
        <w:spacing w:line="480" w:lineRule="auto"/>
        <w:rPr>
          <w:rFonts w:ascii="Times New Roman" w:hAnsi="Times New Roman" w:cs="Times New Roman"/>
        </w:rPr>
      </w:pPr>
    </w:p>
    <w:p w14:paraId="62FCD277" w14:textId="77777777" w:rsidR="00FE709C" w:rsidRPr="00591A0B" w:rsidRDefault="00FE709C" w:rsidP="00FE709C">
      <w:pPr>
        <w:spacing w:line="480" w:lineRule="auto"/>
        <w:rPr>
          <w:rFonts w:ascii="Times New Roman" w:hAnsi="Times New Roman"/>
          <w:b/>
        </w:rPr>
      </w:pPr>
      <w:r w:rsidRPr="00591A0B">
        <w:rPr>
          <w:rFonts w:ascii="Times New Roman" w:hAnsi="Times New Roman"/>
          <w:b/>
        </w:rPr>
        <w:t>Supple</w:t>
      </w:r>
      <w:bookmarkStart w:id="0" w:name="_GoBack"/>
      <w:bookmarkEnd w:id="0"/>
      <w:r w:rsidRPr="00591A0B">
        <w:rPr>
          <w:rFonts w:ascii="Times New Roman" w:hAnsi="Times New Roman"/>
          <w:b/>
        </w:rPr>
        <w:t>mental Analytical Techniques</w:t>
      </w:r>
    </w:p>
    <w:p w14:paraId="1822FE2B" w14:textId="77777777" w:rsidR="00FE709C" w:rsidRPr="00591A0B" w:rsidRDefault="00FE709C" w:rsidP="00FE709C">
      <w:pPr>
        <w:spacing w:line="480" w:lineRule="auto"/>
        <w:rPr>
          <w:rFonts w:ascii="Times New Roman" w:hAnsi="Times New Roman"/>
          <w:b/>
        </w:rPr>
      </w:pPr>
    </w:p>
    <w:p w14:paraId="117D706B" w14:textId="77777777" w:rsidR="00FE709C" w:rsidRPr="00591A0B" w:rsidRDefault="00FE709C" w:rsidP="00FE709C">
      <w:pPr>
        <w:spacing w:line="480" w:lineRule="auto"/>
        <w:rPr>
          <w:rFonts w:ascii="Times New Roman" w:hAnsi="Times New Roman"/>
          <w:b/>
        </w:rPr>
      </w:pPr>
      <w:r w:rsidRPr="00591A0B">
        <w:rPr>
          <w:rFonts w:ascii="Times New Roman" w:hAnsi="Times New Roman"/>
          <w:b/>
        </w:rPr>
        <w:t>I. Sample preparation for major and trace element analyses of volcanic samples</w:t>
      </w:r>
    </w:p>
    <w:p w14:paraId="144E8693" w14:textId="77777777" w:rsidR="00FE709C" w:rsidRPr="00591A0B" w:rsidRDefault="00FE709C" w:rsidP="00FE709C">
      <w:pPr>
        <w:spacing w:line="480" w:lineRule="auto"/>
        <w:rPr>
          <w:rFonts w:ascii="Times New Roman" w:hAnsi="Times New Roman" w:cs="Times New Roman"/>
        </w:rPr>
      </w:pPr>
      <w:r w:rsidRPr="00591A0B">
        <w:rPr>
          <w:rFonts w:ascii="Times New Roman" w:hAnsi="Times New Roman"/>
          <w:b/>
        </w:rPr>
        <w:t xml:space="preserve">  </w:t>
      </w:r>
      <w:r w:rsidRPr="00591A0B">
        <w:rPr>
          <w:rFonts w:ascii="Times New Roman" w:hAnsi="Times New Roman" w:cs="Times New Roman"/>
        </w:rPr>
        <w:t xml:space="preserve">Weathered surfaces were removed from samples using a rock saw, and 200 g of fresh material powdered in an agate ball mill. 2 g of powder was ignited at 900 </w:t>
      </w:r>
      <w:r w:rsidRPr="00591A0B">
        <w:rPr>
          <w:rFonts w:ascii="Times New Roman" w:hAnsi="Times New Roman" w:cs="Times New Roman"/>
          <w:bCs/>
        </w:rPr>
        <w:t>°C</w:t>
      </w:r>
      <w:r w:rsidRPr="00591A0B">
        <w:rPr>
          <w:rFonts w:ascii="Times New Roman" w:hAnsi="Times New Roman" w:cs="Times New Roman"/>
        </w:rPr>
        <w:t xml:space="preserve"> for two hours in clean ceramic crucibles to determine loss on ignition (LOI). Rock powders were prepared as solutions by lithium </w:t>
      </w:r>
      <w:proofErr w:type="spellStart"/>
      <w:r w:rsidRPr="00591A0B">
        <w:rPr>
          <w:rFonts w:ascii="Times New Roman" w:hAnsi="Times New Roman" w:cs="Times New Roman"/>
        </w:rPr>
        <w:t>metaborate</w:t>
      </w:r>
      <w:proofErr w:type="spellEnd"/>
      <w:r w:rsidRPr="00591A0B">
        <w:rPr>
          <w:rFonts w:ascii="Times New Roman" w:hAnsi="Times New Roman" w:cs="Times New Roman"/>
        </w:rPr>
        <w:t xml:space="preserve"> fusion: 0.1 g was mixed with 0.6 g of lithium </w:t>
      </w:r>
      <w:proofErr w:type="spellStart"/>
      <w:r w:rsidRPr="00591A0B">
        <w:rPr>
          <w:rFonts w:ascii="Times New Roman" w:hAnsi="Times New Roman" w:cs="Times New Roman"/>
        </w:rPr>
        <w:t>metaborate</w:t>
      </w:r>
      <w:proofErr w:type="spellEnd"/>
      <w:r w:rsidRPr="00591A0B">
        <w:rPr>
          <w:rFonts w:ascii="Times New Roman" w:hAnsi="Times New Roman" w:cs="Times New Roman"/>
        </w:rPr>
        <w:t xml:space="preserve"> flux in an acid-washed platinum crucible; </w:t>
      </w:r>
      <w:r w:rsidRPr="00591A0B">
        <w:rPr>
          <w:rFonts w:ascii="Times New Roman" w:hAnsi="Times New Roman" w:cs="Times New Roman"/>
          <w:bCs/>
        </w:rPr>
        <w:t>6</w:t>
      </w:r>
      <w:r w:rsidRPr="00591A0B">
        <w:rPr>
          <w:rFonts w:ascii="Times New Roman" w:hAnsi="Times New Roman" w:cs="Times New Roman"/>
        </w:rPr>
        <w:t xml:space="preserve"> drops of lithium iodide was added to the mixture, which was then fused on a </w:t>
      </w:r>
      <w:proofErr w:type="spellStart"/>
      <w:r w:rsidRPr="00591A0B">
        <w:rPr>
          <w:rFonts w:ascii="Times New Roman" w:hAnsi="Times New Roman" w:cs="Times New Roman"/>
        </w:rPr>
        <w:t>Claisse</w:t>
      </w:r>
      <w:proofErr w:type="spellEnd"/>
      <w:r w:rsidRPr="00591A0B">
        <w:rPr>
          <w:rFonts w:ascii="Times New Roman" w:hAnsi="Times New Roman" w:cs="Times New Roman"/>
        </w:rPr>
        <w:t xml:space="preserve"> </w:t>
      </w:r>
      <w:proofErr w:type="spellStart"/>
      <w:r w:rsidRPr="00591A0B">
        <w:rPr>
          <w:rFonts w:ascii="Times New Roman" w:hAnsi="Times New Roman" w:cs="Times New Roman"/>
        </w:rPr>
        <w:t>Fluxy</w:t>
      </w:r>
      <w:proofErr w:type="spellEnd"/>
      <w:r w:rsidRPr="00591A0B">
        <w:rPr>
          <w:rFonts w:ascii="Times New Roman" w:hAnsi="Times New Roman" w:cs="Times New Roman"/>
        </w:rPr>
        <w:t xml:space="preserve"> automated fusion system. The mixture was dissolved in 20 ml of 10 % HNO</w:t>
      </w:r>
      <w:r w:rsidRPr="00591A0B">
        <w:rPr>
          <w:rFonts w:ascii="Times New Roman" w:hAnsi="Times New Roman" w:cs="Times New Roman"/>
          <w:vertAlign w:val="subscript"/>
        </w:rPr>
        <w:t>3</w:t>
      </w:r>
      <w:r w:rsidRPr="00591A0B">
        <w:rPr>
          <w:rFonts w:ascii="Times New Roman" w:hAnsi="Times New Roman" w:cs="Times New Roman"/>
        </w:rPr>
        <w:t xml:space="preserve"> and 30 ml </w:t>
      </w:r>
      <w:proofErr w:type="gramStart"/>
      <w:r w:rsidRPr="00591A0B">
        <w:rPr>
          <w:rFonts w:ascii="Times New Roman" w:hAnsi="Times New Roman" w:cs="Times New Roman"/>
        </w:rPr>
        <w:t>of 18 MΩcm de-</w:t>
      </w:r>
      <w:proofErr w:type="spellStart"/>
      <w:r w:rsidRPr="00591A0B">
        <w:rPr>
          <w:rFonts w:ascii="Times New Roman" w:hAnsi="Times New Roman" w:cs="Times New Roman"/>
        </w:rPr>
        <w:t>ionised</w:t>
      </w:r>
      <w:proofErr w:type="spellEnd"/>
      <w:r w:rsidRPr="00591A0B">
        <w:rPr>
          <w:rFonts w:ascii="Times New Roman" w:hAnsi="Times New Roman" w:cs="Times New Roman"/>
        </w:rPr>
        <w:t xml:space="preserve"> water in a 250 ml Teflon beaker</w:t>
      </w:r>
      <w:proofErr w:type="gramEnd"/>
      <w:r w:rsidRPr="00591A0B">
        <w:rPr>
          <w:rFonts w:ascii="Times New Roman" w:hAnsi="Times New Roman" w:cs="Times New Roman"/>
        </w:rPr>
        <w:t>. Any glass on the crucibles was dissolved by submerging the crucibles in the acid solution. The samples were heated at 70 – 80</w:t>
      </w:r>
      <w:r w:rsidRPr="00591A0B">
        <w:rPr>
          <w:rFonts w:ascii="Times New Roman" w:hAnsi="Times New Roman" w:cs="Times New Roman"/>
          <w:bCs/>
        </w:rPr>
        <w:t>°C</w:t>
      </w:r>
      <w:r w:rsidRPr="00591A0B">
        <w:rPr>
          <w:rFonts w:ascii="Times New Roman" w:hAnsi="Times New Roman" w:cs="Times New Roman"/>
          <w:b/>
          <w:bCs/>
        </w:rPr>
        <w:t xml:space="preserve"> </w:t>
      </w:r>
      <w:r w:rsidRPr="00591A0B">
        <w:rPr>
          <w:rFonts w:ascii="Times New Roman" w:hAnsi="Times New Roman" w:cs="Times New Roman"/>
        </w:rPr>
        <w:t xml:space="preserve">on a hotplate for 15 – 20 minutes and once fully dissolved, 1 ml of 100 ppm rhodium (Rh) spike was added. The solution, with washings, was transferred to a 100 ml </w:t>
      </w:r>
      <w:proofErr w:type="spellStart"/>
      <w:r w:rsidRPr="00591A0B">
        <w:rPr>
          <w:rFonts w:ascii="Times New Roman" w:hAnsi="Times New Roman" w:cs="Times New Roman"/>
        </w:rPr>
        <w:t>nalgene</w:t>
      </w:r>
      <w:proofErr w:type="spellEnd"/>
      <w:r w:rsidRPr="00591A0B">
        <w:rPr>
          <w:rFonts w:ascii="Times New Roman" w:hAnsi="Times New Roman" w:cs="Times New Roman"/>
        </w:rPr>
        <w:t xml:space="preserve"> volumetric flask and made up to 100 ml with de-</w:t>
      </w:r>
      <w:proofErr w:type="spellStart"/>
      <w:r w:rsidRPr="00591A0B">
        <w:rPr>
          <w:rFonts w:ascii="Times New Roman" w:hAnsi="Times New Roman" w:cs="Times New Roman"/>
        </w:rPr>
        <w:t>ionised</w:t>
      </w:r>
      <w:proofErr w:type="spellEnd"/>
      <w:r w:rsidRPr="00591A0B">
        <w:rPr>
          <w:rFonts w:ascii="Times New Roman" w:hAnsi="Times New Roman" w:cs="Times New Roman"/>
        </w:rPr>
        <w:t xml:space="preserve"> water.</w:t>
      </w:r>
    </w:p>
    <w:p w14:paraId="238D76BE" w14:textId="77777777" w:rsidR="00FE709C" w:rsidRPr="00591A0B" w:rsidRDefault="00FE709C" w:rsidP="00FE709C">
      <w:pPr>
        <w:spacing w:line="480" w:lineRule="auto"/>
        <w:rPr>
          <w:rFonts w:ascii="Times New Roman" w:hAnsi="Times New Roman" w:cs="Times New Roman"/>
        </w:rPr>
      </w:pPr>
    </w:p>
    <w:p w14:paraId="0511197D" w14:textId="77777777" w:rsidR="00FE709C" w:rsidRPr="00591A0B" w:rsidRDefault="00FE709C" w:rsidP="00FE709C">
      <w:pPr>
        <w:spacing w:line="480" w:lineRule="auto"/>
        <w:rPr>
          <w:rFonts w:ascii="Times New Roman" w:hAnsi="Times New Roman" w:cs="Times New Roman"/>
          <w:b/>
        </w:rPr>
      </w:pPr>
      <w:r w:rsidRPr="00591A0B">
        <w:rPr>
          <w:rFonts w:ascii="Times New Roman" w:hAnsi="Times New Roman" w:cs="Times New Roman"/>
          <w:b/>
        </w:rPr>
        <w:t xml:space="preserve">II. Sample preparation for </w:t>
      </w:r>
      <w:proofErr w:type="spellStart"/>
      <w:r w:rsidRPr="00591A0B">
        <w:rPr>
          <w:rFonts w:ascii="Times New Roman" w:hAnsi="Times New Roman" w:cs="Times New Roman"/>
          <w:b/>
        </w:rPr>
        <w:t>Sr</w:t>
      </w:r>
      <w:proofErr w:type="spellEnd"/>
      <w:r w:rsidRPr="00591A0B">
        <w:rPr>
          <w:rFonts w:ascii="Times New Roman" w:hAnsi="Times New Roman" w:cs="Times New Roman"/>
          <w:b/>
        </w:rPr>
        <w:t xml:space="preserve"> isotope measurements of carbonate samples</w:t>
      </w:r>
    </w:p>
    <w:p w14:paraId="7C0B884E" w14:textId="77777777" w:rsidR="00FE709C" w:rsidRPr="00591A0B" w:rsidRDefault="00FE709C" w:rsidP="00FE709C">
      <w:pPr>
        <w:spacing w:line="480" w:lineRule="auto"/>
        <w:rPr>
          <w:rFonts w:ascii="Times New Roman" w:hAnsi="Times New Roman"/>
        </w:rPr>
      </w:pPr>
      <w:r w:rsidRPr="00591A0B">
        <w:rPr>
          <w:rFonts w:ascii="Times New Roman" w:hAnsi="Times New Roman" w:cs="Times New Roman"/>
          <w:b/>
        </w:rPr>
        <w:t xml:space="preserve">   </w:t>
      </w:r>
      <w:r w:rsidRPr="00591A0B">
        <w:rPr>
          <w:rFonts w:ascii="Times New Roman" w:hAnsi="Times New Roman"/>
        </w:rPr>
        <w:t xml:space="preserve">Different parts of the carbonate rock samples were selected for </w:t>
      </w:r>
      <w:proofErr w:type="spellStart"/>
      <w:r w:rsidRPr="00591A0B">
        <w:rPr>
          <w:rFonts w:ascii="Times New Roman" w:hAnsi="Times New Roman"/>
        </w:rPr>
        <w:t>Sr</w:t>
      </w:r>
      <w:proofErr w:type="spellEnd"/>
      <w:r w:rsidRPr="00591A0B">
        <w:rPr>
          <w:rFonts w:ascii="Times New Roman" w:hAnsi="Times New Roman"/>
        </w:rPr>
        <w:t xml:space="preserve"> isotope measurement. Approximately 0.2 gram powder samples were drilled out using a </w:t>
      </w:r>
      <w:proofErr w:type="spellStart"/>
      <w:r w:rsidRPr="00591A0B">
        <w:rPr>
          <w:rFonts w:ascii="Times New Roman" w:hAnsi="Times New Roman"/>
        </w:rPr>
        <w:t>Dremel</w:t>
      </w:r>
      <w:proofErr w:type="spellEnd"/>
      <w:r w:rsidRPr="00591A0B">
        <w:rPr>
          <w:rFonts w:ascii="Times New Roman" w:hAnsi="Times New Roman"/>
        </w:rPr>
        <w:t xml:space="preserve"> tool and stored in pre-cleaned centrifuge tubes. Samples were dissolved in 2 ml 0.5 </w:t>
      </w:r>
      <w:bookmarkStart w:id="1" w:name="OLE_LINK19"/>
      <w:bookmarkStart w:id="2" w:name="OLE_LINK20"/>
      <w:proofErr w:type="spellStart"/>
      <w:r w:rsidRPr="00591A0B">
        <w:rPr>
          <w:rFonts w:ascii="Times New Roman" w:hAnsi="Times New Roman"/>
        </w:rPr>
        <w:t>mol</w:t>
      </w:r>
      <w:proofErr w:type="spellEnd"/>
      <w:r w:rsidRPr="00591A0B">
        <w:rPr>
          <w:rFonts w:ascii="Times New Roman" w:hAnsi="Times New Roman"/>
        </w:rPr>
        <w:t xml:space="preserve">/L </w:t>
      </w:r>
      <w:bookmarkEnd w:id="1"/>
      <w:bookmarkEnd w:id="2"/>
      <w:r w:rsidRPr="00591A0B">
        <w:rPr>
          <w:rFonts w:ascii="Times New Roman" w:hAnsi="Times New Roman"/>
        </w:rPr>
        <w:t xml:space="preserve">acetic acid to reduce potential contamination from detrital silicate minerals. The solution (with about 500 ng of </w:t>
      </w:r>
      <w:proofErr w:type="spellStart"/>
      <w:r w:rsidRPr="00591A0B">
        <w:rPr>
          <w:rFonts w:ascii="Times New Roman" w:hAnsi="Times New Roman"/>
        </w:rPr>
        <w:t>Sr</w:t>
      </w:r>
      <w:proofErr w:type="spellEnd"/>
      <w:r w:rsidRPr="00591A0B">
        <w:rPr>
          <w:rFonts w:ascii="Times New Roman" w:hAnsi="Times New Roman"/>
        </w:rPr>
        <w:t xml:space="preserve">) was then processed through strontium separation on the PFA micro-columns containing ~100 </w:t>
      </w:r>
      <w:proofErr w:type="spellStart"/>
      <w:r w:rsidRPr="00591A0B">
        <w:rPr>
          <w:rFonts w:ascii="Times New Roman" w:hAnsi="Times New Roman"/>
        </w:rPr>
        <w:t>ul</w:t>
      </w:r>
      <w:proofErr w:type="spellEnd"/>
      <w:r w:rsidRPr="00591A0B">
        <w:rPr>
          <w:rFonts w:ascii="Times New Roman" w:hAnsi="Times New Roman"/>
        </w:rPr>
        <w:t xml:space="preserve"> of pre-cleaned </w:t>
      </w:r>
      <w:proofErr w:type="spellStart"/>
      <w:r w:rsidRPr="00591A0B">
        <w:rPr>
          <w:rFonts w:ascii="Times New Roman" w:hAnsi="Times New Roman"/>
        </w:rPr>
        <w:t>Sr</w:t>
      </w:r>
      <w:proofErr w:type="spellEnd"/>
      <w:r w:rsidRPr="00591A0B">
        <w:rPr>
          <w:rFonts w:ascii="Times New Roman" w:hAnsi="Times New Roman"/>
        </w:rPr>
        <w:t xml:space="preserve"> Spec resin </w:t>
      </w:r>
      <w:r w:rsidRPr="00591A0B">
        <w:rPr>
          <w:rFonts w:ascii="Times New Roman" w:hAnsi="Times New Roman"/>
        </w:rPr>
        <w:fldChar w:fldCharType="begin"/>
      </w:r>
      <w:r w:rsidRPr="00591A0B">
        <w:rPr>
          <w:rFonts w:ascii="Times New Roman" w:hAnsi="Times New Roman"/>
        </w:rPr>
        <w:instrText xml:space="preserve"> ADDIN EN.CITE &lt;EndNote&gt;&lt;Cite&gt;&lt;Author&gt;Philip Horwitz&lt;/Author&gt;&lt;Year&gt;1992&lt;/Year&gt;&lt;RecNum&gt;4263&lt;/RecNum&gt;&lt;DisplayText&gt;(Philip Horwitz et al., 1992)&lt;/DisplayText&gt;&lt;record&gt;&lt;rec-number&gt;4263&lt;/rec-number&gt;&lt;foreign-keys&gt;&lt;key app="EN" db-id="atr5fedspeerfne5pd0pp9vveppwwe2efrvx" timestamp="1555414355"&gt;4263&lt;/key&gt;&lt;/foreign-keys&gt;&lt;ref-type name="Journal Article"&gt;17&lt;/ref-type&gt;&lt;contributors&gt;&lt;authors&gt;&lt;author&gt;Philip Horwitz, E&lt;/author&gt;&lt;author&gt;Chiarizia, Renato&lt;/author&gt;&lt;author&gt;Dietz, Mark L&lt;/author&gt;&lt;/authors&gt;&lt;/contributors&gt;&lt;titles&gt;&lt;title&gt;A novel strontium-selective extraction chromatographic resin&lt;/title&gt;&lt;secondary-title&gt;Solvent extraction and ion exchange&lt;/secondary-title&gt;&lt;/titles&gt;&lt;periodical&gt;&lt;full-title&gt;Solvent extraction and ion exchange&lt;/full-title&gt;&lt;/periodical&gt;&lt;pages&gt;313-336&lt;/pages&gt;&lt;volume&gt;10&lt;/volume&gt;&lt;number&gt;2&lt;/number&gt;&lt;dates&gt;&lt;year&gt;1992&lt;/year&gt;&lt;/dates&gt;&lt;isbn&gt;0736-6299&lt;/isbn&gt;&lt;urls&gt;&lt;/urls&gt;&lt;/record&gt;&lt;/Cite&gt;&lt;/EndNote&gt;</w:instrText>
      </w:r>
      <w:r w:rsidRPr="00591A0B">
        <w:rPr>
          <w:rFonts w:ascii="Times New Roman" w:hAnsi="Times New Roman"/>
        </w:rPr>
        <w:fldChar w:fldCharType="separate"/>
      </w:r>
      <w:r w:rsidRPr="00591A0B">
        <w:rPr>
          <w:rFonts w:ascii="Times New Roman" w:hAnsi="Times New Roman"/>
          <w:noProof/>
        </w:rPr>
        <w:t>(Philip Horwitz et al., 1992)</w:t>
      </w:r>
      <w:r w:rsidRPr="00591A0B">
        <w:rPr>
          <w:rFonts w:ascii="Times New Roman" w:hAnsi="Times New Roman"/>
        </w:rPr>
        <w:fldChar w:fldCharType="end"/>
      </w:r>
      <w:r w:rsidRPr="00591A0B">
        <w:rPr>
          <w:rFonts w:ascii="Times New Roman" w:hAnsi="Times New Roman"/>
        </w:rPr>
        <w:t xml:space="preserve">. Matrix elements were eluted using 2 ml of 3 </w:t>
      </w:r>
      <w:proofErr w:type="spellStart"/>
      <w:r w:rsidRPr="00591A0B">
        <w:rPr>
          <w:rFonts w:ascii="Times New Roman" w:hAnsi="Times New Roman"/>
        </w:rPr>
        <w:t>mol</w:t>
      </w:r>
      <w:proofErr w:type="spellEnd"/>
      <w:r w:rsidRPr="00591A0B">
        <w:rPr>
          <w:rFonts w:ascii="Times New Roman" w:hAnsi="Times New Roman"/>
        </w:rPr>
        <w:t>/L HNO</w:t>
      </w:r>
      <w:r w:rsidRPr="00591A0B">
        <w:rPr>
          <w:rFonts w:ascii="Times New Roman" w:hAnsi="Times New Roman"/>
          <w:vertAlign w:val="subscript"/>
        </w:rPr>
        <w:t>3</w:t>
      </w:r>
      <w:r w:rsidRPr="00591A0B">
        <w:rPr>
          <w:rFonts w:ascii="Times New Roman" w:hAnsi="Times New Roman"/>
        </w:rPr>
        <w:t xml:space="preserve"> before collecting </w:t>
      </w:r>
      <w:proofErr w:type="spellStart"/>
      <w:r w:rsidRPr="00591A0B">
        <w:rPr>
          <w:rFonts w:ascii="Times New Roman" w:hAnsi="Times New Roman"/>
        </w:rPr>
        <w:t>Sr</w:t>
      </w:r>
      <w:proofErr w:type="spellEnd"/>
      <w:r w:rsidRPr="00591A0B">
        <w:rPr>
          <w:rFonts w:ascii="Times New Roman" w:hAnsi="Times New Roman"/>
        </w:rPr>
        <w:t xml:space="preserve"> in 1.5 ml </w:t>
      </w:r>
      <w:proofErr w:type="spellStart"/>
      <w:r w:rsidRPr="00591A0B">
        <w:rPr>
          <w:rFonts w:ascii="Times New Roman" w:hAnsi="Times New Roman"/>
        </w:rPr>
        <w:t>milli</w:t>
      </w:r>
      <w:proofErr w:type="spellEnd"/>
      <w:r w:rsidRPr="00591A0B">
        <w:rPr>
          <w:rFonts w:ascii="Times New Roman" w:hAnsi="Times New Roman"/>
        </w:rPr>
        <w:t>-Q water.</w:t>
      </w:r>
    </w:p>
    <w:p w14:paraId="61790581" w14:textId="77777777" w:rsidR="00FE709C" w:rsidRPr="00591A0B" w:rsidRDefault="00FE709C" w:rsidP="00FE709C">
      <w:pPr>
        <w:spacing w:line="480" w:lineRule="auto"/>
        <w:rPr>
          <w:rFonts w:ascii="Times New Roman" w:hAnsi="Times New Roman"/>
        </w:rPr>
      </w:pPr>
    </w:p>
    <w:p w14:paraId="7AD518BA" w14:textId="77777777" w:rsidR="00FE709C" w:rsidRPr="00591A0B" w:rsidRDefault="00FE709C" w:rsidP="00FE709C">
      <w:pPr>
        <w:spacing w:line="480" w:lineRule="auto"/>
        <w:rPr>
          <w:rFonts w:ascii="Times New Roman" w:hAnsi="Times New Roman"/>
          <w:b/>
          <w:noProof/>
        </w:rPr>
      </w:pPr>
      <w:r w:rsidRPr="00591A0B">
        <w:rPr>
          <w:rFonts w:ascii="Times New Roman" w:hAnsi="Times New Roman"/>
          <w:b/>
          <w:noProof/>
        </w:rPr>
        <w:t>References</w:t>
      </w:r>
    </w:p>
    <w:p w14:paraId="5C2282DE" w14:textId="77777777" w:rsidR="00FE709C" w:rsidRPr="00591A0B" w:rsidRDefault="00FE709C" w:rsidP="00FE709C">
      <w:pPr>
        <w:spacing w:line="480" w:lineRule="auto"/>
        <w:rPr>
          <w:rFonts w:ascii="Times New Roman" w:hAnsi="Times New Roman"/>
          <w:b/>
        </w:rPr>
      </w:pPr>
      <w:r w:rsidRPr="00591A0B">
        <w:rPr>
          <w:rFonts w:ascii="Times New Roman" w:hAnsi="Times New Roman"/>
          <w:noProof/>
        </w:rPr>
        <w:t xml:space="preserve">Philip Horwitz, E., Chiarizia, R., Dietz, M.L., 1992. A novel strontium-selective extraction chromatographic resin. </w:t>
      </w:r>
      <w:r w:rsidRPr="00591A0B">
        <w:rPr>
          <w:rFonts w:ascii="Times New Roman" w:hAnsi="Times New Roman"/>
          <w:i/>
          <w:noProof/>
        </w:rPr>
        <w:t>Solvent extraction and ion exchange</w:t>
      </w:r>
      <w:r w:rsidRPr="00591A0B">
        <w:rPr>
          <w:rFonts w:ascii="Times New Roman" w:hAnsi="Times New Roman"/>
          <w:noProof/>
        </w:rPr>
        <w:t xml:space="preserve"> 10, 313-336.</w:t>
      </w:r>
    </w:p>
    <w:p w14:paraId="0D78BEE0" w14:textId="77777777" w:rsidR="00FE709C" w:rsidRPr="00591A0B" w:rsidRDefault="00FE709C" w:rsidP="00C7790D">
      <w:pPr>
        <w:spacing w:line="480" w:lineRule="auto"/>
        <w:rPr>
          <w:rFonts w:ascii="Times New Roman" w:hAnsi="Times New Roman" w:cs="Times New Roman"/>
        </w:rPr>
      </w:pPr>
    </w:p>
    <w:p w14:paraId="2FAD772F" w14:textId="77777777" w:rsidR="00B40A85" w:rsidRPr="00591A0B" w:rsidRDefault="00B40A85" w:rsidP="00C7790D">
      <w:pPr>
        <w:spacing w:line="480" w:lineRule="auto"/>
        <w:rPr>
          <w:rFonts w:ascii="Times New Roman" w:hAnsi="Times New Roman" w:cs="Times New Roman"/>
        </w:rPr>
      </w:pPr>
    </w:p>
    <w:p w14:paraId="131297B9" w14:textId="77777777" w:rsidR="00865946" w:rsidRPr="00591A0B" w:rsidRDefault="00865946" w:rsidP="00C7790D">
      <w:pPr>
        <w:spacing w:line="480" w:lineRule="auto"/>
        <w:rPr>
          <w:rFonts w:ascii="Times New Roman" w:hAnsi="Times New Roman" w:cs="Times New Roman"/>
          <w:b/>
        </w:rPr>
      </w:pPr>
    </w:p>
    <w:p w14:paraId="4B53540C" w14:textId="77777777" w:rsidR="000D309B" w:rsidRPr="00591A0B" w:rsidRDefault="000D309B" w:rsidP="00C7790D">
      <w:pPr>
        <w:spacing w:line="480" w:lineRule="auto"/>
        <w:rPr>
          <w:rFonts w:ascii="Times New Roman" w:hAnsi="Times New Roman" w:cs="Times New Roman"/>
          <w:b/>
        </w:rPr>
      </w:pPr>
    </w:p>
    <w:p w14:paraId="56CC20E8" w14:textId="77777777" w:rsidR="0072727B" w:rsidRPr="00591A0B" w:rsidRDefault="0072727B" w:rsidP="00C7790D">
      <w:pPr>
        <w:spacing w:line="480" w:lineRule="auto"/>
        <w:rPr>
          <w:rFonts w:ascii="Times New Roman" w:hAnsi="Times New Roman" w:cs="Times New Roman"/>
        </w:rPr>
      </w:pPr>
    </w:p>
    <w:p w14:paraId="6ABCE939" w14:textId="77777777" w:rsidR="00FD2929" w:rsidRPr="00591A0B" w:rsidRDefault="00FD2929" w:rsidP="00A24BDA">
      <w:pPr>
        <w:rPr>
          <w:rFonts w:ascii="Times New Roman" w:hAnsi="Times New Roman" w:cs="Times New Roman"/>
        </w:rPr>
      </w:pPr>
    </w:p>
    <w:sectPr w:rsidR="00FD2929" w:rsidRPr="00591A0B" w:rsidSect="00591A0B">
      <w:footerReference w:type="even" r:id="rId9"/>
      <w:footerReference w:type="default" r:id="rId10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C67670" w15:done="0"/>
  <w15:commentEx w15:paraId="5F3B8D92" w15:done="0"/>
  <w15:commentEx w15:paraId="7022AA8A" w15:done="0"/>
  <w15:commentEx w15:paraId="653D9007" w15:done="0"/>
  <w15:commentEx w15:paraId="40816D3C" w15:done="0"/>
  <w15:commentEx w15:paraId="49AE87A7" w15:done="0"/>
  <w15:commentEx w15:paraId="510D3A17" w15:done="0"/>
  <w15:commentEx w15:paraId="51DB19D9" w15:done="0"/>
  <w15:commentEx w15:paraId="27E3273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C67670" w16cid:durableId="2072B470"/>
  <w16cid:commentId w16cid:paraId="5F3B8D92" w16cid:durableId="20731F06"/>
  <w16cid:commentId w16cid:paraId="7022AA8A" w16cid:durableId="2072B4B5"/>
  <w16cid:commentId w16cid:paraId="653D9007" w16cid:durableId="20731F68"/>
  <w16cid:commentId w16cid:paraId="40816D3C" w16cid:durableId="2072B459"/>
  <w16cid:commentId w16cid:paraId="49AE87A7" w16cid:durableId="2072B526"/>
  <w16cid:commentId w16cid:paraId="510D3A17" w16cid:durableId="2072B45A"/>
  <w16cid:commentId w16cid:paraId="51DB19D9" w16cid:durableId="207328CF"/>
  <w16cid:commentId w16cid:paraId="27E32731" w16cid:durableId="2072B69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6EECCA7" w14:textId="77777777" w:rsidR="004265AC" w:rsidRPr="00591A0B" w:rsidRDefault="004265AC" w:rsidP="00F46054">
      <w:r w:rsidRPr="00591A0B">
        <w:separator/>
      </w:r>
    </w:p>
  </w:endnote>
  <w:endnote w:type="continuationSeparator" w:id="0">
    <w:p w14:paraId="39485862" w14:textId="77777777" w:rsidR="004265AC" w:rsidRPr="00591A0B" w:rsidRDefault="004265AC" w:rsidP="00F46054">
      <w:r w:rsidRPr="00591A0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2B011F5" w14:textId="77777777" w:rsidR="004265AC" w:rsidRPr="00591A0B" w:rsidRDefault="004265AC" w:rsidP="00F46054">
    <w:pPr>
      <w:pStyle w:val="Footer"/>
      <w:framePr w:wrap="around" w:vAnchor="text" w:hAnchor="margin" w:xAlign="center" w:y="1"/>
      <w:rPr>
        <w:rStyle w:val="PageNumber"/>
      </w:rPr>
    </w:pPr>
    <w:r w:rsidRPr="00591A0B">
      <w:rPr>
        <w:rStyle w:val="PageNumber"/>
      </w:rPr>
      <w:fldChar w:fldCharType="begin"/>
    </w:r>
    <w:r w:rsidRPr="00591A0B">
      <w:rPr>
        <w:rStyle w:val="PageNumber"/>
      </w:rPr>
      <w:instrText xml:space="preserve">PAGE  </w:instrText>
    </w:r>
    <w:r w:rsidRPr="00591A0B">
      <w:rPr>
        <w:rStyle w:val="PageNumber"/>
      </w:rPr>
      <w:fldChar w:fldCharType="end"/>
    </w:r>
  </w:p>
  <w:p w14:paraId="07AD989B" w14:textId="77777777" w:rsidR="004265AC" w:rsidRPr="00591A0B" w:rsidRDefault="004265AC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DB7FCE" w14:textId="77777777" w:rsidR="004265AC" w:rsidRPr="00591A0B" w:rsidRDefault="004265AC" w:rsidP="00F46054">
    <w:pPr>
      <w:pStyle w:val="Footer"/>
      <w:framePr w:wrap="around" w:vAnchor="text" w:hAnchor="margin" w:xAlign="center" w:y="1"/>
      <w:rPr>
        <w:rStyle w:val="PageNumber"/>
      </w:rPr>
    </w:pPr>
    <w:r w:rsidRPr="00591A0B">
      <w:rPr>
        <w:rStyle w:val="PageNumber"/>
      </w:rPr>
      <w:fldChar w:fldCharType="begin"/>
    </w:r>
    <w:r w:rsidRPr="00591A0B">
      <w:rPr>
        <w:rStyle w:val="PageNumber"/>
      </w:rPr>
      <w:instrText xml:space="preserve">PAGE  </w:instrText>
    </w:r>
    <w:r w:rsidRPr="00591A0B">
      <w:rPr>
        <w:rStyle w:val="PageNumber"/>
      </w:rPr>
      <w:fldChar w:fldCharType="separate"/>
    </w:r>
    <w:r w:rsidR="00591A0B">
      <w:rPr>
        <w:rStyle w:val="PageNumber"/>
        <w:noProof/>
      </w:rPr>
      <w:t>1</w:t>
    </w:r>
    <w:r w:rsidRPr="00591A0B">
      <w:rPr>
        <w:rStyle w:val="PageNumber"/>
      </w:rPr>
      <w:fldChar w:fldCharType="end"/>
    </w:r>
  </w:p>
  <w:p w14:paraId="6AC2FC0B" w14:textId="77777777" w:rsidR="004265AC" w:rsidRPr="00591A0B" w:rsidRDefault="004265A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C47BB7" w14:textId="77777777" w:rsidR="004265AC" w:rsidRPr="00591A0B" w:rsidRDefault="004265AC" w:rsidP="00F46054">
      <w:r w:rsidRPr="00591A0B">
        <w:separator/>
      </w:r>
    </w:p>
  </w:footnote>
  <w:footnote w:type="continuationSeparator" w:id="0">
    <w:p w14:paraId="693E757E" w14:textId="77777777" w:rsidR="004265AC" w:rsidRPr="00591A0B" w:rsidRDefault="004265AC" w:rsidP="00F46054">
      <w:r w:rsidRPr="00591A0B"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E72E21"/>
    <w:multiLevelType w:val="multilevel"/>
    <w:tmpl w:val="AEE058E8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515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279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82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2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25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65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868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080" w:hanging="1800"/>
      </w:pPr>
      <w:rPr>
        <w:rFonts w:hint="default"/>
      </w:rPr>
    </w:lvl>
  </w:abstractNum>
  <w:abstractNum w:abstractNumId="1">
    <w:nsid w:val="1A1F5599"/>
    <w:multiLevelType w:val="hybridMultilevel"/>
    <w:tmpl w:val="26D8A242"/>
    <w:lvl w:ilvl="0" w:tplc="1AC08D5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2D78003E"/>
    <w:multiLevelType w:val="hybridMultilevel"/>
    <w:tmpl w:val="D982DD6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E724A3A"/>
    <w:multiLevelType w:val="multilevel"/>
    <w:tmpl w:val="B680D102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1035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71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205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5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41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905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760" w:hanging="1800"/>
      </w:pPr>
      <w:rPr>
        <w:rFonts w:hint="default"/>
      </w:rPr>
    </w:lvl>
  </w:abstractNum>
  <w:abstractNum w:abstractNumId="4">
    <w:nsid w:val="59E8615E"/>
    <w:multiLevelType w:val="multilevel"/>
    <w:tmpl w:val="418614E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">
    <w:nsid w:val="773F0912"/>
    <w:multiLevelType w:val="hybridMultilevel"/>
    <w:tmpl w:val="63FE64BE"/>
    <w:lvl w:ilvl="0" w:tplc="0AFE2FBA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5"/>
  </w:num>
  <w:num w:numId="2">
    <w:abstractNumId w:val="1"/>
  </w:num>
  <w:num w:numId="3">
    <w:abstractNumId w:val="2"/>
  </w:num>
  <w:num w:numId="4">
    <w:abstractNumId w:val="4"/>
  </w:num>
  <w:num w:numId="5">
    <w:abstractNumId w:val="0"/>
  </w:num>
  <w:num w:numId="6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aura Robinson">
    <w15:presenceInfo w15:providerId="None" w15:userId="Laura Robinson"/>
  </w15:person>
  <w15:person w15:author="Maurice Tucker">
    <w15:presenceInfo w15:providerId="None" w15:userId="Maurice Tucker"/>
  </w15:person>
  <w15:person w15:author="Nicole Raineault">
    <w15:presenceInfo w15:providerId="Windows Live" w15:userId="29797ac7a75e594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proofState w:spelling="clean" w:grammar="clean"/>
  <w:revisionView w:markup="0"/>
  <w:doNotTrackMoves/>
  <w:doNotTrackFormatting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158C"/>
    <w:rsid w:val="00001481"/>
    <w:rsid w:val="00001C9A"/>
    <w:rsid w:val="00003F4D"/>
    <w:rsid w:val="0000413D"/>
    <w:rsid w:val="000050B6"/>
    <w:rsid w:val="000079DB"/>
    <w:rsid w:val="0001227F"/>
    <w:rsid w:val="00012FEE"/>
    <w:rsid w:val="000220B2"/>
    <w:rsid w:val="000253DC"/>
    <w:rsid w:val="0002556B"/>
    <w:rsid w:val="00027287"/>
    <w:rsid w:val="00027DBB"/>
    <w:rsid w:val="00031F30"/>
    <w:rsid w:val="000336EC"/>
    <w:rsid w:val="00033E93"/>
    <w:rsid w:val="00040726"/>
    <w:rsid w:val="00041176"/>
    <w:rsid w:val="000412AF"/>
    <w:rsid w:val="0004138D"/>
    <w:rsid w:val="00041E7C"/>
    <w:rsid w:val="000432A5"/>
    <w:rsid w:val="00043BE6"/>
    <w:rsid w:val="00052AE6"/>
    <w:rsid w:val="00052C5D"/>
    <w:rsid w:val="00054EF0"/>
    <w:rsid w:val="00061A62"/>
    <w:rsid w:val="00065419"/>
    <w:rsid w:val="00066BEE"/>
    <w:rsid w:val="00070B0F"/>
    <w:rsid w:val="00070D16"/>
    <w:rsid w:val="000721FF"/>
    <w:rsid w:val="000819BD"/>
    <w:rsid w:val="00082787"/>
    <w:rsid w:val="00096C8D"/>
    <w:rsid w:val="00097DFB"/>
    <w:rsid w:val="000A31E4"/>
    <w:rsid w:val="000A4448"/>
    <w:rsid w:val="000A5562"/>
    <w:rsid w:val="000B1B4E"/>
    <w:rsid w:val="000B4290"/>
    <w:rsid w:val="000B4501"/>
    <w:rsid w:val="000C42B6"/>
    <w:rsid w:val="000C5F3B"/>
    <w:rsid w:val="000D01C2"/>
    <w:rsid w:val="000D22A0"/>
    <w:rsid w:val="000D309B"/>
    <w:rsid w:val="000D4912"/>
    <w:rsid w:val="000E0CF4"/>
    <w:rsid w:val="000E276E"/>
    <w:rsid w:val="000E3FB8"/>
    <w:rsid w:val="000E574D"/>
    <w:rsid w:val="000E6556"/>
    <w:rsid w:val="000F49AF"/>
    <w:rsid w:val="000F7CCE"/>
    <w:rsid w:val="00101180"/>
    <w:rsid w:val="00101AF2"/>
    <w:rsid w:val="00102C47"/>
    <w:rsid w:val="00105D00"/>
    <w:rsid w:val="00111F9F"/>
    <w:rsid w:val="00115157"/>
    <w:rsid w:val="00121BBE"/>
    <w:rsid w:val="0012559D"/>
    <w:rsid w:val="001304E2"/>
    <w:rsid w:val="0013719E"/>
    <w:rsid w:val="0014268F"/>
    <w:rsid w:val="00142A6B"/>
    <w:rsid w:val="0014538B"/>
    <w:rsid w:val="00147E00"/>
    <w:rsid w:val="00154B72"/>
    <w:rsid w:val="00157529"/>
    <w:rsid w:val="00160458"/>
    <w:rsid w:val="0016078B"/>
    <w:rsid w:val="00160C2F"/>
    <w:rsid w:val="00160D1F"/>
    <w:rsid w:val="00161BD4"/>
    <w:rsid w:val="00164276"/>
    <w:rsid w:val="00165978"/>
    <w:rsid w:val="00170D5F"/>
    <w:rsid w:val="00176E95"/>
    <w:rsid w:val="0018576E"/>
    <w:rsid w:val="00185D79"/>
    <w:rsid w:val="00194860"/>
    <w:rsid w:val="001B2AFF"/>
    <w:rsid w:val="001B4FAD"/>
    <w:rsid w:val="001C2EF2"/>
    <w:rsid w:val="001C3551"/>
    <w:rsid w:val="001C3933"/>
    <w:rsid w:val="001C3D56"/>
    <w:rsid w:val="001C452A"/>
    <w:rsid w:val="001C676E"/>
    <w:rsid w:val="001D028E"/>
    <w:rsid w:val="001D0AC7"/>
    <w:rsid w:val="001D6EF6"/>
    <w:rsid w:val="001E3EBC"/>
    <w:rsid w:val="001E6CF2"/>
    <w:rsid w:val="001E7146"/>
    <w:rsid w:val="001F47F0"/>
    <w:rsid w:val="001F5F45"/>
    <w:rsid w:val="001F7221"/>
    <w:rsid w:val="00215D9C"/>
    <w:rsid w:val="00223AC2"/>
    <w:rsid w:val="00224010"/>
    <w:rsid w:val="0022487B"/>
    <w:rsid w:val="002261C1"/>
    <w:rsid w:val="00231B64"/>
    <w:rsid w:val="00232E9D"/>
    <w:rsid w:val="0023307D"/>
    <w:rsid w:val="00234582"/>
    <w:rsid w:val="00235688"/>
    <w:rsid w:val="0023740A"/>
    <w:rsid w:val="00240358"/>
    <w:rsid w:val="00242935"/>
    <w:rsid w:val="00244AD4"/>
    <w:rsid w:val="00250A59"/>
    <w:rsid w:val="00256D68"/>
    <w:rsid w:val="002649A9"/>
    <w:rsid w:val="00266D78"/>
    <w:rsid w:val="00274FB0"/>
    <w:rsid w:val="002754BF"/>
    <w:rsid w:val="002757C6"/>
    <w:rsid w:val="00275921"/>
    <w:rsid w:val="002759B8"/>
    <w:rsid w:val="00275B45"/>
    <w:rsid w:val="00276057"/>
    <w:rsid w:val="00277E42"/>
    <w:rsid w:val="00284B28"/>
    <w:rsid w:val="00285B1D"/>
    <w:rsid w:val="00287F0C"/>
    <w:rsid w:val="002935AA"/>
    <w:rsid w:val="002A5904"/>
    <w:rsid w:val="002A5B40"/>
    <w:rsid w:val="002A6516"/>
    <w:rsid w:val="002A6581"/>
    <w:rsid w:val="002B1731"/>
    <w:rsid w:val="002B30E7"/>
    <w:rsid w:val="002B3F25"/>
    <w:rsid w:val="002B46C7"/>
    <w:rsid w:val="002B63BE"/>
    <w:rsid w:val="002B7429"/>
    <w:rsid w:val="002C373F"/>
    <w:rsid w:val="002C4304"/>
    <w:rsid w:val="002D02BD"/>
    <w:rsid w:val="002D0DF0"/>
    <w:rsid w:val="002D1A18"/>
    <w:rsid w:val="002D3F8F"/>
    <w:rsid w:val="002D7204"/>
    <w:rsid w:val="002E469B"/>
    <w:rsid w:val="002E5B61"/>
    <w:rsid w:val="002E6DDB"/>
    <w:rsid w:val="002E7172"/>
    <w:rsid w:val="002F103D"/>
    <w:rsid w:val="002F3267"/>
    <w:rsid w:val="002F3F5F"/>
    <w:rsid w:val="002F710B"/>
    <w:rsid w:val="002F721F"/>
    <w:rsid w:val="00300397"/>
    <w:rsid w:val="0030242A"/>
    <w:rsid w:val="00311601"/>
    <w:rsid w:val="00312408"/>
    <w:rsid w:val="003137CC"/>
    <w:rsid w:val="00321E81"/>
    <w:rsid w:val="003237B8"/>
    <w:rsid w:val="00325515"/>
    <w:rsid w:val="00325680"/>
    <w:rsid w:val="003275A1"/>
    <w:rsid w:val="003305BF"/>
    <w:rsid w:val="00330815"/>
    <w:rsid w:val="0033093E"/>
    <w:rsid w:val="00330DB1"/>
    <w:rsid w:val="003339C8"/>
    <w:rsid w:val="00336737"/>
    <w:rsid w:val="00344AD8"/>
    <w:rsid w:val="00345D94"/>
    <w:rsid w:val="00347223"/>
    <w:rsid w:val="00362119"/>
    <w:rsid w:val="003663B9"/>
    <w:rsid w:val="003664FC"/>
    <w:rsid w:val="00366C63"/>
    <w:rsid w:val="00367E88"/>
    <w:rsid w:val="0037067C"/>
    <w:rsid w:val="003744F8"/>
    <w:rsid w:val="003754AE"/>
    <w:rsid w:val="003804C3"/>
    <w:rsid w:val="003812DC"/>
    <w:rsid w:val="00384941"/>
    <w:rsid w:val="00385422"/>
    <w:rsid w:val="00385EC1"/>
    <w:rsid w:val="00387723"/>
    <w:rsid w:val="00387ED9"/>
    <w:rsid w:val="00392DE1"/>
    <w:rsid w:val="00392E89"/>
    <w:rsid w:val="003952C3"/>
    <w:rsid w:val="003A2901"/>
    <w:rsid w:val="003A2AF2"/>
    <w:rsid w:val="003A74E4"/>
    <w:rsid w:val="003B0A33"/>
    <w:rsid w:val="003B13BE"/>
    <w:rsid w:val="003B230D"/>
    <w:rsid w:val="003C26C3"/>
    <w:rsid w:val="003C289A"/>
    <w:rsid w:val="003C6B26"/>
    <w:rsid w:val="003D5F7D"/>
    <w:rsid w:val="003D726F"/>
    <w:rsid w:val="003E0373"/>
    <w:rsid w:val="003E21D8"/>
    <w:rsid w:val="003E26B2"/>
    <w:rsid w:val="003E4613"/>
    <w:rsid w:val="003F4C06"/>
    <w:rsid w:val="003F752D"/>
    <w:rsid w:val="004004BB"/>
    <w:rsid w:val="0040066F"/>
    <w:rsid w:val="00401BBA"/>
    <w:rsid w:val="00401C0A"/>
    <w:rsid w:val="0040555F"/>
    <w:rsid w:val="00410E54"/>
    <w:rsid w:val="00410EC7"/>
    <w:rsid w:val="00412DF1"/>
    <w:rsid w:val="004168A4"/>
    <w:rsid w:val="00426019"/>
    <w:rsid w:val="004265AC"/>
    <w:rsid w:val="00427B11"/>
    <w:rsid w:val="00431964"/>
    <w:rsid w:val="00432FAC"/>
    <w:rsid w:val="00433603"/>
    <w:rsid w:val="00451F51"/>
    <w:rsid w:val="00452185"/>
    <w:rsid w:val="00456097"/>
    <w:rsid w:val="00456119"/>
    <w:rsid w:val="004564EA"/>
    <w:rsid w:val="0045780D"/>
    <w:rsid w:val="004602F9"/>
    <w:rsid w:val="004607D2"/>
    <w:rsid w:val="0046118F"/>
    <w:rsid w:val="004661E2"/>
    <w:rsid w:val="00467782"/>
    <w:rsid w:val="00470F7F"/>
    <w:rsid w:val="00471D0C"/>
    <w:rsid w:val="00475436"/>
    <w:rsid w:val="00475A0B"/>
    <w:rsid w:val="00477D98"/>
    <w:rsid w:val="00480B54"/>
    <w:rsid w:val="004824C1"/>
    <w:rsid w:val="00487898"/>
    <w:rsid w:val="00491F0F"/>
    <w:rsid w:val="00492D03"/>
    <w:rsid w:val="004945F0"/>
    <w:rsid w:val="0049720A"/>
    <w:rsid w:val="00497E8F"/>
    <w:rsid w:val="004A2D33"/>
    <w:rsid w:val="004A4F9A"/>
    <w:rsid w:val="004B1527"/>
    <w:rsid w:val="004B4DF8"/>
    <w:rsid w:val="004B6729"/>
    <w:rsid w:val="004B73D3"/>
    <w:rsid w:val="004C1DE8"/>
    <w:rsid w:val="004C78EC"/>
    <w:rsid w:val="004D4B51"/>
    <w:rsid w:val="004E008B"/>
    <w:rsid w:val="004E2544"/>
    <w:rsid w:val="004E554C"/>
    <w:rsid w:val="004E555A"/>
    <w:rsid w:val="004F10C1"/>
    <w:rsid w:val="004F3C59"/>
    <w:rsid w:val="004F6E94"/>
    <w:rsid w:val="005036E0"/>
    <w:rsid w:val="00512A80"/>
    <w:rsid w:val="005135FC"/>
    <w:rsid w:val="0052408A"/>
    <w:rsid w:val="0052462A"/>
    <w:rsid w:val="00531082"/>
    <w:rsid w:val="005352AD"/>
    <w:rsid w:val="00535401"/>
    <w:rsid w:val="00536182"/>
    <w:rsid w:val="0054283B"/>
    <w:rsid w:val="00542AA5"/>
    <w:rsid w:val="005436EF"/>
    <w:rsid w:val="00543BB6"/>
    <w:rsid w:val="00545CD9"/>
    <w:rsid w:val="005525E3"/>
    <w:rsid w:val="00553F53"/>
    <w:rsid w:val="00554EF2"/>
    <w:rsid w:val="0055652E"/>
    <w:rsid w:val="00560138"/>
    <w:rsid w:val="00561FE1"/>
    <w:rsid w:val="00564BB6"/>
    <w:rsid w:val="00572535"/>
    <w:rsid w:val="005763C0"/>
    <w:rsid w:val="005805E1"/>
    <w:rsid w:val="005805FE"/>
    <w:rsid w:val="005832AF"/>
    <w:rsid w:val="00584BA0"/>
    <w:rsid w:val="005873BD"/>
    <w:rsid w:val="00591A0B"/>
    <w:rsid w:val="00593405"/>
    <w:rsid w:val="0059498B"/>
    <w:rsid w:val="005A3EB8"/>
    <w:rsid w:val="005A6706"/>
    <w:rsid w:val="005C093A"/>
    <w:rsid w:val="005C57A4"/>
    <w:rsid w:val="005C6284"/>
    <w:rsid w:val="005C6381"/>
    <w:rsid w:val="005D27E2"/>
    <w:rsid w:val="005D4BA1"/>
    <w:rsid w:val="005D5AE1"/>
    <w:rsid w:val="005E374F"/>
    <w:rsid w:val="005F04AD"/>
    <w:rsid w:val="005F20BA"/>
    <w:rsid w:val="005F5634"/>
    <w:rsid w:val="00600479"/>
    <w:rsid w:val="006005B2"/>
    <w:rsid w:val="00606606"/>
    <w:rsid w:val="006069F8"/>
    <w:rsid w:val="00606DB4"/>
    <w:rsid w:val="00613EA1"/>
    <w:rsid w:val="00624AD8"/>
    <w:rsid w:val="00624E1E"/>
    <w:rsid w:val="00627308"/>
    <w:rsid w:val="00631510"/>
    <w:rsid w:val="00631724"/>
    <w:rsid w:val="00635F2D"/>
    <w:rsid w:val="00651A90"/>
    <w:rsid w:val="00652633"/>
    <w:rsid w:val="0065546C"/>
    <w:rsid w:val="00662C74"/>
    <w:rsid w:val="00663B10"/>
    <w:rsid w:val="00664F97"/>
    <w:rsid w:val="006706B0"/>
    <w:rsid w:val="0068446D"/>
    <w:rsid w:val="00684777"/>
    <w:rsid w:val="00685024"/>
    <w:rsid w:val="00692ECE"/>
    <w:rsid w:val="00693723"/>
    <w:rsid w:val="006938F0"/>
    <w:rsid w:val="00693B88"/>
    <w:rsid w:val="00695A05"/>
    <w:rsid w:val="00695CC1"/>
    <w:rsid w:val="00697F85"/>
    <w:rsid w:val="006A0292"/>
    <w:rsid w:val="006A3DF2"/>
    <w:rsid w:val="006A445A"/>
    <w:rsid w:val="006A6BFF"/>
    <w:rsid w:val="006B3968"/>
    <w:rsid w:val="006B5002"/>
    <w:rsid w:val="006B5082"/>
    <w:rsid w:val="006B60FD"/>
    <w:rsid w:val="006C10C7"/>
    <w:rsid w:val="006C3A98"/>
    <w:rsid w:val="006C51AD"/>
    <w:rsid w:val="006D19CF"/>
    <w:rsid w:val="006D3ADB"/>
    <w:rsid w:val="006D3FC0"/>
    <w:rsid w:val="006D52E3"/>
    <w:rsid w:val="006D595E"/>
    <w:rsid w:val="006E0BF5"/>
    <w:rsid w:val="006E42F2"/>
    <w:rsid w:val="006E63F0"/>
    <w:rsid w:val="006E68AE"/>
    <w:rsid w:val="006F17B9"/>
    <w:rsid w:val="006F3BA8"/>
    <w:rsid w:val="00707F0A"/>
    <w:rsid w:val="00710128"/>
    <w:rsid w:val="007107EA"/>
    <w:rsid w:val="00721903"/>
    <w:rsid w:val="0072727B"/>
    <w:rsid w:val="00730011"/>
    <w:rsid w:val="007322A4"/>
    <w:rsid w:val="00732637"/>
    <w:rsid w:val="007340EF"/>
    <w:rsid w:val="0073483F"/>
    <w:rsid w:val="00737E83"/>
    <w:rsid w:val="007466E2"/>
    <w:rsid w:val="00746BE9"/>
    <w:rsid w:val="007472CF"/>
    <w:rsid w:val="00747451"/>
    <w:rsid w:val="00752B9F"/>
    <w:rsid w:val="0075406D"/>
    <w:rsid w:val="00760188"/>
    <w:rsid w:val="00760A05"/>
    <w:rsid w:val="007625FC"/>
    <w:rsid w:val="00770C88"/>
    <w:rsid w:val="00781592"/>
    <w:rsid w:val="00783D1A"/>
    <w:rsid w:val="00783D5D"/>
    <w:rsid w:val="0078422E"/>
    <w:rsid w:val="007854B6"/>
    <w:rsid w:val="00787C7A"/>
    <w:rsid w:val="007908AC"/>
    <w:rsid w:val="00791D76"/>
    <w:rsid w:val="00795705"/>
    <w:rsid w:val="00796003"/>
    <w:rsid w:val="007A1F6A"/>
    <w:rsid w:val="007A6E79"/>
    <w:rsid w:val="007B1D26"/>
    <w:rsid w:val="007B1D75"/>
    <w:rsid w:val="007B1F9B"/>
    <w:rsid w:val="007B4697"/>
    <w:rsid w:val="007B75E9"/>
    <w:rsid w:val="007C0275"/>
    <w:rsid w:val="007C048E"/>
    <w:rsid w:val="007D3E6A"/>
    <w:rsid w:val="007D7055"/>
    <w:rsid w:val="007E0019"/>
    <w:rsid w:val="007E34B2"/>
    <w:rsid w:val="007F05BC"/>
    <w:rsid w:val="007F0F0E"/>
    <w:rsid w:val="007F2F99"/>
    <w:rsid w:val="00800DB6"/>
    <w:rsid w:val="008018A4"/>
    <w:rsid w:val="0080523E"/>
    <w:rsid w:val="008134DC"/>
    <w:rsid w:val="00814980"/>
    <w:rsid w:val="008155DF"/>
    <w:rsid w:val="00815675"/>
    <w:rsid w:val="0081793C"/>
    <w:rsid w:val="00820F18"/>
    <w:rsid w:val="0082274B"/>
    <w:rsid w:val="00826697"/>
    <w:rsid w:val="00830B29"/>
    <w:rsid w:val="0083117B"/>
    <w:rsid w:val="008338E9"/>
    <w:rsid w:val="00834142"/>
    <w:rsid w:val="00836356"/>
    <w:rsid w:val="008369C6"/>
    <w:rsid w:val="00842F2B"/>
    <w:rsid w:val="00844AD5"/>
    <w:rsid w:val="00845102"/>
    <w:rsid w:val="00845828"/>
    <w:rsid w:val="008472E6"/>
    <w:rsid w:val="0084732D"/>
    <w:rsid w:val="0085007C"/>
    <w:rsid w:val="00852687"/>
    <w:rsid w:val="0085330A"/>
    <w:rsid w:val="0085580A"/>
    <w:rsid w:val="00855F73"/>
    <w:rsid w:val="0085640E"/>
    <w:rsid w:val="0085657F"/>
    <w:rsid w:val="008616EC"/>
    <w:rsid w:val="00862098"/>
    <w:rsid w:val="00864630"/>
    <w:rsid w:val="00865946"/>
    <w:rsid w:val="00867361"/>
    <w:rsid w:val="00867905"/>
    <w:rsid w:val="00870D58"/>
    <w:rsid w:val="00872970"/>
    <w:rsid w:val="00873AD2"/>
    <w:rsid w:val="0087570B"/>
    <w:rsid w:val="0087632D"/>
    <w:rsid w:val="00877D38"/>
    <w:rsid w:val="0088308B"/>
    <w:rsid w:val="00885B51"/>
    <w:rsid w:val="00890C5E"/>
    <w:rsid w:val="008A1FFB"/>
    <w:rsid w:val="008A3E50"/>
    <w:rsid w:val="008B0CA1"/>
    <w:rsid w:val="008B342A"/>
    <w:rsid w:val="008B4AC1"/>
    <w:rsid w:val="008C254E"/>
    <w:rsid w:val="008C3AF8"/>
    <w:rsid w:val="008C3D10"/>
    <w:rsid w:val="008C70A9"/>
    <w:rsid w:val="008C7423"/>
    <w:rsid w:val="008C74CC"/>
    <w:rsid w:val="008C76A2"/>
    <w:rsid w:val="008D109C"/>
    <w:rsid w:val="008D41FE"/>
    <w:rsid w:val="008D5E9F"/>
    <w:rsid w:val="008D6425"/>
    <w:rsid w:val="008E1F3D"/>
    <w:rsid w:val="008E28A0"/>
    <w:rsid w:val="008E66D5"/>
    <w:rsid w:val="008E72DA"/>
    <w:rsid w:val="008F0F5A"/>
    <w:rsid w:val="008F1C11"/>
    <w:rsid w:val="008F425D"/>
    <w:rsid w:val="009036DE"/>
    <w:rsid w:val="00905CC5"/>
    <w:rsid w:val="0090737C"/>
    <w:rsid w:val="0091192D"/>
    <w:rsid w:val="00914C80"/>
    <w:rsid w:val="009166B5"/>
    <w:rsid w:val="009221DD"/>
    <w:rsid w:val="00923EEF"/>
    <w:rsid w:val="00926E10"/>
    <w:rsid w:val="0093021A"/>
    <w:rsid w:val="0093197E"/>
    <w:rsid w:val="00933B59"/>
    <w:rsid w:val="0093439C"/>
    <w:rsid w:val="009344EF"/>
    <w:rsid w:val="00944F9F"/>
    <w:rsid w:val="009453E8"/>
    <w:rsid w:val="009508FF"/>
    <w:rsid w:val="00954C99"/>
    <w:rsid w:val="00954E3D"/>
    <w:rsid w:val="009573AA"/>
    <w:rsid w:val="009577C0"/>
    <w:rsid w:val="00961185"/>
    <w:rsid w:val="00962B05"/>
    <w:rsid w:val="00967350"/>
    <w:rsid w:val="0096763F"/>
    <w:rsid w:val="00970411"/>
    <w:rsid w:val="00970838"/>
    <w:rsid w:val="009719D4"/>
    <w:rsid w:val="009720E7"/>
    <w:rsid w:val="00980956"/>
    <w:rsid w:val="00981A02"/>
    <w:rsid w:val="00984365"/>
    <w:rsid w:val="00984FF8"/>
    <w:rsid w:val="00985546"/>
    <w:rsid w:val="00985C6C"/>
    <w:rsid w:val="00992B50"/>
    <w:rsid w:val="009A2C68"/>
    <w:rsid w:val="009C2CAD"/>
    <w:rsid w:val="009C30FA"/>
    <w:rsid w:val="009C3630"/>
    <w:rsid w:val="009C63BC"/>
    <w:rsid w:val="009D2FC2"/>
    <w:rsid w:val="009D4687"/>
    <w:rsid w:val="009D7282"/>
    <w:rsid w:val="009E42D2"/>
    <w:rsid w:val="009E55D7"/>
    <w:rsid w:val="00A02F6B"/>
    <w:rsid w:val="00A030E9"/>
    <w:rsid w:val="00A038C5"/>
    <w:rsid w:val="00A04A1A"/>
    <w:rsid w:val="00A059D1"/>
    <w:rsid w:val="00A0679D"/>
    <w:rsid w:val="00A123E4"/>
    <w:rsid w:val="00A13FE3"/>
    <w:rsid w:val="00A24BDA"/>
    <w:rsid w:val="00A267CE"/>
    <w:rsid w:val="00A27840"/>
    <w:rsid w:val="00A337BD"/>
    <w:rsid w:val="00A3581B"/>
    <w:rsid w:val="00A37759"/>
    <w:rsid w:val="00A42376"/>
    <w:rsid w:val="00A4277E"/>
    <w:rsid w:val="00A42BD9"/>
    <w:rsid w:val="00A446A8"/>
    <w:rsid w:val="00A44D7E"/>
    <w:rsid w:val="00A47062"/>
    <w:rsid w:val="00A564E1"/>
    <w:rsid w:val="00A60197"/>
    <w:rsid w:val="00A61093"/>
    <w:rsid w:val="00A6351B"/>
    <w:rsid w:val="00A6429E"/>
    <w:rsid w:val="00A651FB"/>
    <w:rsid w:val="00A65EB5"/>
    <w:rsid w:val="00A76543"/>
    <w:rsid w:val="00A77D27"/>
    <w:rsid w:val="00A8158C"/>
    <w:rsid w:val="00A82F23"/>
    <w:rsid w:val="00A8410D"/>
    <w:rsid w:val="00A84233"/>
    <w:rsid w:val="00A8720C"/>
    <w:rsid w:val="00A87495"/>
    <w:rsid w:val="00A87F59"/>
    <w:rsid w:val="00A91374"/>
    <w:rsid w:val="00A92E3F"/>
    <w:rsid w:val="00A93E8A"/>
    <w:rsid w:val="00A9545E"/>
    <w:rsid w:val="00A97410"/>
    <w:rsid w:val="00AA28C0"/>
    <w:rsid w:val="00AA2A86"/>
    <w:rsid w:val="00AA7425"/>
    <w:rsid w:val="00AB35E9"/>
    <w:rsid w:val="00AB3636"/>
    <w:rsid w:val="00AB3989"/>
    <w:rsid w:val="00AB6C5D"/>
    <w:rsid w:val="00AB7823"/>
    <w:rsid w:val="00AC0300"/>
    <w:rsid w:val="00AC14A6"/>
    <w:rsid w:val="00AC29F1"/>
    <w:rsid w:val="00AD416C"/>
    <w:rsid w:val="00AD60E1"/>
    <w:rsid w:val="00AE6063"/>
    <w:rsid w:val="00AF580A"/>
    <w:rsid w:val="00B00A00"/>
    <w:rsid w:val="00B04DE2"/>
    <w:rsid w:val="00B05940"/>
    <w:rsid w:val="00B10D27"/>
    <w:rsid w:val="00B12196"/>
    <w:rsid w:val="00B123A0"/>
    <w:rsid w:val="00B14670"/>
    <w:rsid w:val="00B14731"/>
    <w:rsid w:val="00B16827"/>
    <w:rsid w:val="00B20A46"/>
    <w:rsid w:val="00B27E9C"/>
    <w:rsid w:val="00B33038"/>
    <w:rsid w:val="00B40A85"/>
    <w:rsid w:val="00B42750"/>
    <w:rsid w:val="00B442FE"/>
    <w:rsid w:val="00B46ABA"/>
    <w:rsid w:val="00B53683"/>
    <w:rsid w:val="00B538F6"/>
    <w:rsid w:val="00B573A5"/>
    <w:rsid w:val="00B606F0"/>
    <w:rsid w:val="00B6756C"/>
    <w:rsid w:val="00B676F4"/>
    <w:rsid w:val="00B71B38"/>
    <w:rsid w:val="00B724DA"/>
    <w:rsid w:val="00B731E7"/>
    <w:rsid w:val="00B80A51"/>
    <w:rsid w:val="00B8544F"/>
    <w:rsid w:val="00B86B25"/>
    <w:rsid w:val="00BA216D"/>
    <w:rsid w:val="00BA296B"/>
    <w:rsid w:val="00BA3FDE"/>
    <w:rsid w:val="00BA41A5"/>
    <w:rsid w:val="00BB2191"/>
    <w:rsid w:val="00BB2A61"/>
    <w:rsid w:val="00BB2BB7"/>
    <w:rsid w:val="00BB4196"/>
    <w:rsid w:val="00BB485F"/>
    <w:rsid w:val="00BB5F7F"/>
    <w:rsid w:val="00BB7511"/>
    <w:rsid w:val="00BC207F"/>
    <w:rsid w:val="00BC41C0"/>
    <w:rsid w:val="00BD1616"/>
    <w:rsid w:val="00BD2A8B"/>
    <w:rsid w:val="00BD324A"/>
    <w:rsid w:val="00BD445F"/>
    <w:rsid w:val="00BD6BFF"/>
    <w:rsid w:val="00BE1694"/>
    <w:rsid w:val="00BE341C"/>
    <w:rsid w:val="00BE7E5F"/>
    <w:rsid w:val="00BF09B4"/>
    <w:rsid w:val="00BF4069"/>
    <w:rsid w:val="00C026A1"/>
    <w:rsid w:val="00C05024"/>
    <w:rsid w:val="00C05903"/>
    <w:rsid w:val="00C11743"/>
    <w:rsid w:val="00C126BC"/>
    <w:rsid w:val="00C13139"/>
    <w:rsid w:val="00C13A20"/>
    <w:rsid w:val="00C1557B"/>
    <w:rsid w:val="00C174F5"/>
    <w:rsid w:val="00C20714"/>
    <w:rsid w:val="00C21C09"/>
    <w:rsid w:val="00C2747D"/>
    <w:rsid w:val="00C27C5A"/>
    <w:rsid w:val="00C4237B"/>
    <w:rsid w:val="00C5672B"/>
    <w:rsid w:val="00C569C2"/>
    <w:rsid w:val="00C57F1D"/>
    <w:rsid w:val="00C602BD"/>
    <w:rsid w:val="00C6144D"/>
    <w:rsid w:val="00C672CE"/>
    <w:rsid w:val="00C735FD"/>
    <w:rsid w:val="00C7790D"/>
    <w:rsid w:val="00C80768"/>
    <w:rsid w:val="00C85862"/>
    <w:rsid w:val="00C86E5F"/>
    <w:rsid w:val="00C933A9"/>
    <w:rsid w:val="00C94149"/>
    <w:rsid w:val="00C952C0"/>
    <w:rsid w:val="00C957D7"/>
    <w:rsid w:val="00CA0369"/>
    <w:rsid w:val="00CA3967"/>
    <w:rsid w:val="00CA6ACC"/>
    <w:rsid w:val="00CA7CC8"/>
    <w:rsid w:val="00CB07CA"/>
    <w:rsid w:val="00CB1944"/>
    <w:rsid w:val="00CB1A5D"/>
    <w:rsid w:val="00CB36C7"/>
    <w:rsid w:val="00CB62FD"/>
    <w:rsid w:val="00CC07C2"/>
    <w:rsid w:val="00CC09C9"/>
    <w:rsid w:val="00CC3898"/>
    <w:rsid w:val="00CC5478"/>
    <w:rsid w:val="00CC5572"/>
    <w:rsid w:val="00CD781B"/>
    <w:rsid w:val="00CE1682"/>
    <w:rsid w:val="00CE1751"/>
    <w:rsid w:val="00CE26CA"/>
    <w:rsid w:val="00CE6ECC"/>
    <w:rsid w:val="00CF375A"/>
    <w:rsid w:val="00CF6CA2"/>
    <w:rsid w:val="00D011C0"/>
    <w:rsid w:val="00D0242F"/>
    <w:rsid w:val="00D06C7A"/>
    <w:rsid w:val="00D14CDA"/>
    <w:rsid w:val="00D162F6"/>
    <w:rsid w:val="00D17CC7"/>
    <w:rsid w:val="00D21B06"/>
    <w:rsid w:val="00D258FB"/>
    <w:rsid w:val="00D2609F"/>
    <w:rsid w:val="00D321B3"/>
    <w:rsid w:val="00D3284B"/>
    <w:rsid w:val="00D37042"/>
    <w:rsid w:val="00D404E4"/>
    <w:rsid w:val="00D4058C"/>
    <w:rsid w:val="00D515CE"/>
    <w:rsid w:val="00D52373"/>
    <w:rsid w:val="00D54751"/>
    <w:rsid w:val="00D54C9E"/>
    <w:rsid w:val="00D61001"/>
    <w:rsid w:val="00D61F3D"/>
    <w:rsid w:val="00D62E69"/>
    <w:rsid w:val="00D66841"/>
    <w:rsid w:val="00D6749C"/>
    <w:rsid w:val="00D711A3"/>
    <w:rsid w:val="00D72205"/>
    <w:rsid w:val="00D7407F"/>
    <w:rsid w:val="00D8438B"/>
    <w:rsid w:val="00D8453A"/>
    <w:rsid w:val="00D9173A"/>
    <w:rsid w:val="00D92679"/>
    <w:rsid w:val="00D92B55"/>
    <w:rsid w:val="00D941AC"/>
    <w:rsid w:val="00D976FA"/>
    <w:rsid w:val="00DA0297"/>
    <w:rsid w:val="00DB62A9"/>
    <w:rsid w:val="00DC0413"/>
    <w:rsid w:val="00DC5F0C"/>
    <w:rsid w:val="00DE0309"/>
    <w:rsid w:val="00DE32B4"/>
    <w:rsid w:val="00DE604A"/>
    <w:rsid w:val="00DF0706"/>
    <w:rsid w:val="00DF1029"/>
    <w:rsid w:val="00DF1373"/>
    <w:rsid w:val="00DF1A55"/>
    <w:rsid w:val="00DF266B"/>
    <w:rsid w:val="00DF2994"/>
    <w:rsid w:val="00DF5083"/>
    <w:rsid w:val="00DF6457"/>
    <w:rsid w:val="00E00001"/>
    <w:rsid w:val="00E003F6"/>
    <w:rsid w:val="00E05D4A"/>
    <w:rsid w:val="00E07963"/>
    <w:rsid w:val="00E179CE"/>
    <w:rsid w:val="00E273FC"/>
    <w:rsid w:val="00E3047D"/>
    <w:rsid w:val="00E31D69"/>
    <w:rsid w:val="00E33660"/>
    <w:rsid w:val="00E35AC4"/>
    <w:rsid w:val="00E365AF"/>
    <w:rsid w:val="00E44843"/>
    <w:rsid w:val="00E44CD0"/>
    <w:rsid w:val="00E45FBE"/>
    <w:rsid w:val="00E50787"/>
    <w:rsid w:val="00E56134"/>
    <w:rsid w:val="00E64A23"/>
    <w:rsid w:val="00E6668F"/>
    <w:rsid w:val="00E728A1"/>
    <w:rsid w:val="00E72C07"/>
    <w:rsid w:val="00E73088"/>
    <w:rsid w:val="00E73CF6"/>
    <w:rsid w:val="00E76EE1"/>
    <w:rsid w:val="00E8042B"/>
    <w:rsid w:val="00E80881"/>
    <w:rsid w:val="00E81731"/>
    <w:rsid w:val="00E84343"/>
    <w:rsid w:val="00E85452"/>
    <w:rsid w:val="00E917F2"/>
    <w:rsid w:val="00E939B7"/>
    <w:rsid w:val="00E93C9B"/>
    <w:rsid w:val="00E9611C"/>
    <w:rsid w:val="00EA02EB"/>
    <w:rsid w:val="00EA0EC6"/>
    <w:rsid w:val="00EA2E6B"/>
    <w:rsid w:val="00EA694B"/>
    <w:rsid w:val="00EB332B"/>
    <w:rsid w:val="00EB4F11"/>
    <w:rsid w:val="00EB4F4D"/>
    <w:rsid w:val="00EB6819"/>
    <w:rsid w:val="00EC0CCD"/>
    <w:rsid w:val="00EC15B8"/>
    <w:rsid w:val="00EC362D"/>
    <w:rsid w:val="00EC3E4B"/>
    <w:rsid w:val="00ED3ABB"/>
    <w:rsid w:val="00ED4477"/>
    <w:rsid w:val="00ED4AAD"/>
    <w:rsid w:val="00EE1A27"/>
    <w:rsid w:val="00EE2577"/>
    <w:rsid w:val="00EE693E"/>
    <w:rsid w:val="00EE6BDA"/>
    <w:rsid w:val="00EF342F"/>
    <w:rsid w:val="00F0406D"/>
    <w:rsid w:val="00F109F3"/>
    <w:rsid w:val="00F11FA5"/>
    <w:rsid w:val="00F12AAB"/>
    <w:rsid w:val="00F12DAA"/>
    <w:rsid w:val="00F12F92"/>
    <w:rsid w:val="00F16AD6"/>
    <w:rsid w:val="00F20E15"/>
    <w:rsid w:val="00F2101A"/>
    <w:rsid w:val="00F271C6"/>
    <w:rsid w:val="00F326AC"/>
    <w:rsid w:val="00F341A5"/>
    <w:rsid w:val="00F37C87"/>
    <w:rsid w:val="00F44492"/>
    <w:rsid w:val="00F45F39"/>
    <w:rsid w:val="00F46054"/>
    <w:rsid w:val="00F51969"/>
    <w:rsid w:val="00F53441"/>
    <w:rsid w:val="00F53C8F"/>
    <w:rsid w:val="00F5487C"/>
    <w:rsid w:val="00F55AC6"/>
    <w:rsid w:val="00F56252"/>
    <w:rsid w:val="00F60577"/>
    <w:rsid w:val="00F632C3"/>
    <w:rsid w:val="00F666F5"/>
    <w:rsid w:val="00F67D2A"/>
    <w:rsid w:val="00F722F2"/>
    <w:rsid w:val="00F727FF"/>
    <w:rsid w:val="00F74B5B"/>
    <w:rsid w:val="00F77DDE"/>
    <w:rsid w:val="00F77FB6"/>
    <w:rsid w:val="00F81CEE"/>
    <w:rsid w:val="00F833F3"/>
    <w:rsid w:val="00F86ED5"/>
    <w:rsid w:val="00F9071B"/>
    <w:rsid w:val="00FA211C"/>
    <w:rsid w:val="00FA3394"/>
    <w:rsid w:val="00FA6AE4"/>
    <w:rsid w:val="00FB075A"/>
    <w:rsid w:val="00FB0D53"/>
    <w:rsid w:val="00FB3B78"/>
    <w:rsid w:val="00FB550B"/>
    <w:rsid w:val="00FB773B"/>
    <w:rsid w:val="00FC2191"/>
    <w:rsid w:val="00FC42EE"/>
    <w:rsid w:val="00FD0385"/>
    <w:rsid w:val="00FD14A2"/>
    <w:rsid w:val="00FD26C8"/>
    <w:rsid w:val="00FD2929"/>
    <w:rsid w:val="00FD396B"/>
    <w:rsid w:val="00FE0B58"/>
    <w:rsid w:val="00FE1A6A"/>
    <w:rsid w:val="00FE3153"/>
    <w:rsid w:val="00FE4BEF"/>
    <w:rsid w:val="00FE6D21"/>
    <w:rsid w:val="00FE709C"/>
    <w:rsid w:val="00FF0F90"/>
    <w:rsid w:val="00FF1E13"/>
    <w:rsid w:val="00FF2AC8"/>
    <w:rsid w:val="00FF32B5"/>
    <w:rsid w:val="00FF37D3"/>
    <w:rsid w:val="00FF687F"/>
    <w:rsid w:val="00FF6F55"/>
    <w:rsid w:val="00FF7564"/>
    <w:rsid w:val="00FF78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357B15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4605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46054"/>
  </w:style>
  <w:style w:type="character" w:styleId="PageNumber">
    <w:name w:val="page number"/>
    <w:basedOn w:val="DefaultParagraphFont"/>
    <w:uiPriority w:val="99"/>
    <w:semiHidden/>
    <w:unhideWhenUsed/>
    <w:rsid w:val="00F46054"/>
  </w:style>
  <w:style w:type="paragraph" w:styleId="ListParagraph">
    <w:name w:val="List Paragraph"/>
    <w:basedOn w:val="Normal"/>
    <w:uiPriority w:val="34"/>
    <w:qFormat/>
    <w:rsid w:val="00BB2BB7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C2747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324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324A"/>
    <w:rPr>
      <w:rFonts w:ascii="Segoe UI" w:hAnsi="Segoe UI" w:cs="Segoe UI"/>
      <w:sz w:val="18"/>
      <w:szCs w:val="18"/>
    </w:rPr>
  </w:style>
  <w:style w:type="paragraph" w:customStyle="1" w:styleId="Pa17">
    <w:name w:val="Pa17"/>
    <w:basedOn w:val="Normal"/>
    <w:next w:val="Normal"/>
    <w:uiPriority w:val="99"/>
    <w:rsid w:val="006D3ADB"/>
    <w:pPr>
      <w:autoSpaceDE w:val="0"/>
      <w:autoSpaceDN w:val="0"/>
      <w:adjustRightInd w:val="0"/>
      <w:spacing w:line="181" w:lineRule="atLeast"/>
    </w:pPr>
    <w:rPr>
      <w:rFonts w:ascii="Times" w:eastAsiaTheme="minorHAnsi" w:hAnsi="Times" w:cs="Times"/>
      <w:lang w:val="en-GB"/>
    </w:rPr>
  </w:style>
  <w:style w:type="paragraph" w:customStyle="1" w:styleId="Default">
    <w:name w:val="Default"/>
    <w:rsid w:val="006D3ADB"/>
    <w:pPr>
      <w:autoSpaceDE w:val="0"/>
      <w:autoSpaceDN w:val="0"/>
      <w:adjustRightInd w:val="0"/>
    </w:pPr>
    <w:rPr>
      <w:rFonts w:ascii="Times" w:eastAsiaTheme="minorHAnsi" w:hAnsi="Times" w:cs="Times"/>
      <w:color w:val="000000"/>
      <w:lang w:val="en-GB"/>
    </w:rPr>
  </w:style>
  <w:style w:type="character" w:customStyle="1" w:styleId="A0">
    <w:name w:val="A0"/>
    <w:uiPriority w:val="99"/>
    <w:rsid w:val="006D3ADB"/>
    <w:rPr>
      <w:color w:val="000000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744F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744F8"/>
  </w:style>
  <w:style w:type="character" w:customStyle="1" w:styleId="CommentTextChar">
    <w:name w:val="Comment Text Char"/>
    <w:basedOn w:val="DefaultParagraphFont"/>
    <w:link w:val="CommentText"/>
    <w:uiPriority w:val="99"/>
    <w:rsid w:val="003744F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44F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44F8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unhideWhenUsed/>
    <w:rsid w:val="00154B72"/>
    <w:rPr>
      <w:rFonts w:eastAsiaTheme="minorHAnsi"/>
      <w:sz w:val="20"/>
      <w:szCs w:val="20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54B72"/>
    <w:rPr>
      <w:rFonts w:eastAsiaTheme="minorHAnsi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154B72"/>
    <w:rPr>
      <w:vertAlign w:val="superscript"/>
    </w:rPr>
  </w:style>
  <w:style w:type="character" w:customStyle="1" w:styleId="apple-converted-space">
    <w:name w:val="apple-converted-space"/>
    <w:basedOn w:val="DefaultParagraphFont"/>
    <w:rsid w:val="0018576E"/>
  </w:style>
  <w:style w:type="character" w:styleId="Hyperlink">
    <w:name w:val="Hyperlink"/>
    <w:basedOn w:val="DefaultParagraphFont"/>
    <w:uiPriority w:val="99"/>
    <w:unhideWhenUsed/>
    <w:rsid w:val="00D6749C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664F97"/>
  </w:style>
  <w:style w:type="paragraph" w:customStyle="1" w:styleId="EndNoteBibliography">
    <w:name w:val="EndNote Bibliography"/>
    <w:basedOn w:val="Normal"/>
    <w:link w:val="EndNoteBibliographyChar"/>
    <w:rsid w:val="00606606"/>
    <w:pPr>
      <w:jc w:val="both"/>
    </w:pPr>
    <w:rPr>
      <w:rFonts w:ascii="Calibri" w:hAnsi="Calibri" w:cs="Calibri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606606"/>
    <w:rPr>
      <w:rFonts w:ascii="Calibri" w:hAnsi="Calibri" w:cs="Calibri"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01227F"/>
  </w:style>
  <w:style w:type="paragraph" w:styleId="NoSpacing">
    <w:name w:val="No Spacing"/>
    <w:uiPriority w:val="1"/>
    <w:qFormat/>
    <w:rsid w:val="00E8042B"/>
    <w:rPr>
      <w:rFonts w:eastAsiaTheme="minorHAnsi"/>
      <w:sz w:val="22"/>
      <w:szCs w:val="22"/>
      <w:lang w:val="en-GB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4605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46054"/>
  </w:style>
  <w:style w:type="character" w:styleId="PageNumber">
    <w:name w:val="page number"/>
    <w:basedOn w:val="DefaultParagraphFont"/>
    <w:uiPriority w:val="99"/>
    <w:semiHidden/>
    <w:unhideWhenUsed/>
    <w:rsid w:val="00F46054"/>
  </w:style>
  <w:style w:type="paragraph" w:styleId="ListParagraph">
    <w:name w:val="List Paragraph"/>
    <w:basedOn w:val="Normal"/>
    <w:uiPriority w:val="34"/>
    <w:qFormat/>
    <w:rsid w:val="00BB2BB7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C2747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324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324A"/>
    <w:rPr>
      <w:rFonts w:ascii="Segoe UI" w:hAnsi="Segoe UI" w:cs="Segoe UI"/>
      <w:sz w:val="18"/>
      <w:szCs w:val="18"/>
    </w:rPr>
  </w:style>
  <w:style w:type="paragraph" w:customStyle="1" w:styleId="Pa17">
    <w:name w:val="Pa17"/>
    <w:basedOn w:val="Normal"/>
    <w:next w:val="Normal"/>
    <w:uiPriority w:val="99"/>
    <w:rsid w:val="006D3ADB"/>
    <w:pPr>
      <w:autoSpaceDE w:val="0"/>
      <w:autoSpaceDN w:val="0"/>
      <w:adjustRightInd w:val="0"/>
      <w:spacing w:line="181" w:lineRule="atLeast"/>
    </w:pPr>
    <w:rPr>
      <w:rFonts w:ascii="Times" w:eastAsiaTheme="minorHAnsi" w:hAnsi="Times" w:cs="Times"/>
      <w:lang w:val="en-GB"/>
    </w:rPr>
  </w:style>
  <w:style w:type="paragraph" w:customStyle="1" w:styleId="Default">
    <w:name w:val="Default"/>
    <w:rsid w:val="006D3ADB"/>
    <w:pPr>
      <w:autoSpaceDE w:val="0"/>
      <w:autoSpaceDN w:val="0"/>
      <w:adjustRightInd w:val="0"/>
    </w:pPr>
    <w:rPr>
      <w:rFonts w:ascii="Times" w:eastAsiaTheme="minorHAnsi" w:hAnsi="Times" w:cs="Times"/>
      <w:color w:val="000000"/>
      <w:lang w:val="en-GB"/>
    </w:rPr>
  </w:style>
  <w:style w:type="character" w:customStyle="1" w:styleId="A0">
    <w:name w:val="A0"/>
    <w:uiPriority w:val="99"/>
    <w:rsid w:val="006D3ADB"/>
    <w:rPr>
      <w:color w:val="000000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744F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744F8"/>
  </w:style>
  <w:style w:type="character" w:customStyle="1" w:styleId="CommentTextChar">
    <w:name w:val="Comment Text Char"/>
    <w:basedOn w:val="DefaultParagraphFont"/>
    <w:link w:val="CommentText"/>
    <w:uiPriority w:val="99"/>
    <w:rsid w:val="003744F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44F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44F8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unhideWhenUsed/>
    <w:rsid w:val="00154B72"/>
    <w:rPr>
      <w:rFonts w:eastAsiaTheme="minorHAnsi"/>
      <w:sz w:val="20"/>
      <w:szCs w:val="20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54B72"/>
    <w:rPr>
      <w:rFonts w:eastAsiaTheme="minorHAnsi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154B72"/>
    <w:rPr>
      <w:vertAlign w:val="superscript"/>
    </w:rPr>
  </w:style>
  <w:style w:type="character" w:customStyle="1" w:styleId="apple-converted-space">
    <w:name w:val="apple-converted-space"/>
    <w:basedOn w:val="DefaultParagraphFont"/>
    <w:rsid w:val="0018576E"/>
  </w:style>
  <w:style w:type="character" w:styleId="Hyperlink">
    <w:name w:val="Hyperlink"/>
    <w:basedOn w:val="DefaultParagraphFont"/>
    <w:uiPriority w:val="99"/>
    <w:unhideWhenUsed/>
    <w:rsid w:val="00D6749C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664F97"/>
  </w:style>
  <w:style w:type="paragraph" w:customStyle="1" w:styleId="EndNoteBibliography">
    <w:name w:val="EndNote Bibliography"/>
    <w:basedOn w:val="Normal"/>
    <w:link w:val="EndNoteBibliographyChar"/>
    <w:rsid w:val="00606606"/>
    <w:pPr>
      <w:jc w:val="both"/>
    </w:pPr>
    <w:rPr>
      <w:rFonts w:ascii="Calibri" w:hAnsi="Calibri" w:cs="Calibri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606606"/>
    <w:rPr>
      <w:rFonts w:ascii="Calibri" w:hAnsi="Calibri" w:cs="Calibri"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01227F"/>
  </w:style>
  <w:style w:type="paragraph" w:styleId="NoSpacing">
    <w:name w:val="No Spacing"/>
    <w:uiPriority w:val="1"/>
    <w:qFormat/>
    <w:rsid w:val="00E8042B"/>
    <w:rPr>
      <w:rFonts w:eastAsiaTheme="minorHAnsi"/>
      <w:sz w:val="22"/>
      <w:szCs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8565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1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50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5538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544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23" Type="http://schemas.microsoft.com/office/2011/relationships/commentsExtended" Target="commentsExtended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2207ED-4489-491F-8462-AF9B74460A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439</Words>
  <Characters>2453</Characters>
  <Application>Microsoft Office Word</Application>
  <DocSecurity>0</DocSecurity>
  <Lines>76</Lines>
  <Paragraphs>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2847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ABADON</cp:lastModifiedBy>
  <cp:revision>2</cp:revision>
  <dcterms:created xsi:type="dcterms:W3CDTF">2019-10-20T10:20:00Z</dcterms:created>
  <dcterms:modified xsi:type="dcterms:W3CDTF">2019-10-20T10:23:00Z</dcterms:modified>
</cp:coreProperties>
</file>